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(160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proofErr w:type="gram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</w:t>
      </w:r>
      <w:proofErr w:type="gramStart"/>
      <w:r w:rsidRPr="00FB6C5D">
        <w:rPr>
          <w:rFonts w:ascii="Times New Roman" w:hAnsi="Times New Roman" w:cs="Times New Roman"/>
          <w:sz w:val="21"/>
          <w:szCs w:val="21"/>
          <w:lang w:val="en-GB"/>
        </w:rPr>
        <w:t>)]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FA2616" w:rsidRPr="004C3FD0" w:rsidRDefault="005A177C" w:rsidP="00F8446D">
      <w:pPr>
        <w:rPr>
          <w:rFonts w:ascii="Times New Roman" w:hAnsi="Times New Roman" w:cs="Times New Roman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B03DB2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Default="00C72BD8" w:rsidP="00F8446D">
      <w:pPr>
        <w:rPr>
          <w:rFonts w:ascii="Times New Roman" w:hAnsi="Times New Roman" w:cs="Times New Roman"/>
          <w:szCs w:val="21"/>
          <w:lang w:val="en-GB"/>
        </w:rPr>
      </w:pPr>
      <w:bookmarkStart w:id="0" w:name="_GoBack"/>
      <w:bookmarkEnd w:id="0"/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lastRenderedPageBreak/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</w:t>
      </w:r>
      <w:proofErr w:type="gramStart"/>
      <w:r w:rsidRPr="00196EC6">
        <w:rPr>
          <w:rFonts w:ascii="Times New Roman" w:hAnsi="Times New Roman" w:cs="Times New Roman"/>
          <w:szCs w:val="21"/>
          <w:lang w:val="en-GB"/>
        </w:rPr>
        <w:t>)][</w:t>
      </w:r>
      <w:proofErr w:type="gramEnd"/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597384" w:rsidRPr="00196EC6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779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CA6"/>
    <w:rsid w:val="00127383"/>
    <w:rsid w:val="00144109"/>
    <w:rsid w:val="00153868"/>
    <w:rsid w:val="00155979"/>
    <w:rsid w:val="00156505"/>
    <w:rsid w:val="00156B85"/>
    <w:rsid w:val="001605EA"/>
    <w:rsid w:val="00171C22"/>
    <w:rsid w:val="001963E7"/>
    <w:rsid w:val="00196EC6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61B2"/>
    <w:rsid w:val="004464FC"/>
    <w:rsid w:val="0045179A"/>
    <w:rsid w:val="00461AFC"/>
    <w:rsid w:val="00476187"/>
    <w:rsid w:val="00494AA5"/>
    <w:rsid w:val="004A359C"/>
    <w:rsid w:val="004B4E16"/>
    <w:rsid w:val="004B7484"/>
    <w:rsid w:val="004C1691"/>
    <w:rsid w:val="004C1A78"/>
    <w:rsid w:val="004C3FD0"/>
    <w:rsid w:val="004D4FC2"/>
    <w:rsid w:val="004E3A20"/>
    <w:rsid w:val="004E527E"/>
    <w:rsid w:val="004E76F3"/>
    <w:rsid w:val="004F0189"/>
    <w:rsid w:val="004F38CB"/>
    <w:rsid w:val="004F69DF"/>
    <w:rsid w:val="00514D9F"/>
    <w:rsid w:val="00520B86"/>
    <w:rsid w:val="005214E1"/>
    <w:rsid w:val="005268A5"/>
    <w:rsid w:val="0053555B"/>
    <w:rsid w:val="00540C49"/>
    <w:rsid w:val="0054357A"/>
    <w:rsid w:val="005518C1"/>
    <w:rsid w:val="00552A27"/>
    <w:rsid w:val="005537DD"/>
    <w:rsid w:val="00555492"/>
    <w:rsid w:val="0056411F"/>
    <w:rsid w:val="00574AE9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DEA"/>
    <w:rsid w:val="005C0EB3"/>
    <w:rsid w:val="005D0D10"/>
    <w:rsid w:val="005D49FE"/>
    <w:rsid w:val="005F1454"/>
    <w:rsid w:val="0060663A"/>
    <w:rsid w:val="00607E39"/>
    <w:rsid w:val="00610241"/>
    <w:rsid w:val="00610FEB"/>
    <w:rsid w:val="006204FB"/>
    <w:rsid w:val="0063439B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7445"/>
    <w:rsid w:val="006B3EA4"/>
    <w:rsid w:val="006B3F7F"/>
    <w:rsid w:val="006C1EEB"/>
    <w:rsid w:val="006D29D2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5108"/>
    <w:rsid w:val="009E551B"/>
    <w:rsid w:val="009F0996"/>
    <w:rsid w:val="00A01331"/>
    <w:rsid w:val="00A0572E"/>
    <w:rsid w:val="00A07187"/>
    <w:rsid w:val="00A13E0C"/>
    <w:rsid w:val="00A20CD1"/>
    <w:rsid w:val="00A349F0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55CEA"/>
    <w:rsid w:val="00F63EDD"/>
    <w:rsid w:val="00F67D2D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F55600C-7BDB-E049-8632-CE2C36DD32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5</TotalTime>
  <Pages>2</Pages>
  <Words>479</Words>
  <Characters>2735</Characters>
  <Application>Microsoft Office Word</Application>
  <DocSecurity>0</DocSecurity>
  <Lines>22</Lines>
  <Paragraphs>6</Paragraphs>
  <ScaleCrop>false</ScaleCrop>
  <Company/>
  <LinksUpToDate>false</LinksUpToDate>
  <CharactersWithSpaces>3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78</cp:revision>
  <dcterms:created xsi:type="dcterms:W3CDTF">2023-02-25T15:21:00Z</dcterms:created>
  <dcterms:modified xsi:type="dcterms:W3CDTF">2023-02-26T19:42:00Z</dcterms:modified>
</cp:coreProperties>
</file>